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4E1A" w14:textId="0BCBF98F" w:rsidR="00393394" w:rsidRDefault="00393394" w:rsidP="00393394">
      <w:pPr>
        <w:spacing w:line="480" w:lineRule="auto"/>
        <w:jc w:val="center"/>
        <w:rPr>
          <w:b/>
          <w:bCs/>
        </w:rPr>
      </w:pPr>
      <w:r>
        <w:rPr>
          <w:b/>
          <w:bCs/>
        </w:rPr>
        <w:t>R Functions for Analysis of Continuous Glucose Monitor Data</w:t>
      </w:r>
      <w:r w:rsidR="00C10B2C">
        <w:rPr>
          <w:rStyle w:val="FootnoteReference"/>
          <w:b/>
          <w:bCs/>
        </w:rPr>
        <w:footnoteReference w:id="1"/>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xml:space="preserve">, </w:t>
      </w:r>
      <w:proofErr w:type="spellStart"/>
      <w:r>
        <w:rPr>
          <w:bCs/>
        </w:rPr>
        <w:t>Petter</w:t>
      </w:r>
      <w:proofErr w:type="spellEnd"/>
      <w:r>
        <w:rPr>
          <w:bCs/>
        </w:rPr>
        <w:t xml:space="preserve">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 xml:space="preserve">Tim </w:t>
      </w:r>
      <w:proofErr w:type="spellStart"/>
      <w:r w:rsidRPr="00D22AB4">
        <w:rPr>
          <w:bCs/>
          <w:sz w:val="22"/>
          <w:szCs w:val="22"/>
        </w:rPr>
        <w:t>Vigers</w:t>
      </w:r>
      <w:proofErr w:type="spellEnd"/>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w:t>
      </w:r>
      <w:proofErr w:type="spellStart"/>
      <w:r>
        <w:t>REDCap</w:t>
      </w:r>
      <w:proofErr w:type="spellEnd"/>
      <w:r>
        <w:t>) Research Electronic Data Capture</w:t>
      </w:r>
    </w:p>
    <w:p w14:paraId="4B618E79" w14:textId="77777777" w:rsidR="00393394" w:rsidRDefault="00393394" w:rsidP="00393394">
      <w:pPr>
        <w:spacing w:line="360" w:lineRule="auto"/>
        <w:rPr>
          <w:b/>
          <w:bCs/>
        </w:rPr>
      </w:pPr>
    </w:p>
    <w:p w14:paraId="78A39E4E" w14:textId="0B67A2D4" w:rsidR="00393394" w:rsidRDefault="00393394" w:rsidP="00393394">
      <w:r>
        <w:rPr>
          <w:b/>
        </w:rPr>
        <w:t xml:space="preserve">Key words: </w:t>
      </w:r>
      <w:r>
        <w:rPr>
          <w:bCs/>
        </w:rPr>
        <w:t xml:space="preserve">blood glucose, continuous glucose monitor, </w:t>
      </w:r>
      <w:proofErr w:type="spellStart"/>
      <w:r w:rsidR="00622E89">
        <w:rPr>
          <w:bCs/>
        </w:rPr>
        <w:t>cgm</w:t>
      </w:r>
      <w:proofErr w:type="spellEnd"/>
      <w:r w:rsidR="00622E89">
        <w:rPr>
          <w:bCs/>
        </w:rPr>
        <w:t>,</w:t>
      </w:r>
      <w:r w:rsidR="00945BFC">
        <w:rPr>
          <w:bCs/>
        </w:rPr>
        <w:t xml:space="preserve"> </w:t>
      </w:r>
      <w:r>
        <w:rPr>
          <w:bCs/>
        </w:rPr>
        <w:t>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w:t>
      </w:r>
      <w:proofErr w:type="spellStart"/>
      <w:r w:rsidRPr="007843CA">
        <w:rPr>
          <w:bCs/>
        </w:rPr>
        <w:t>Vigers</w:t>
      </w:r>
      <w:proofErr w:type="spellEnd"/>
      <w:r w:rsidRPr="007843CA">
        <w:rPr>
          <w:bCs/>
        </w:rPr>
        <w:t xml:space="preserve">,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2ED2B2F8"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UL1 TR001082 (</w:t>
      </w:r>
      <w:proofErr w:type="spellStart"/>
      <w:r w:rsidRPr="00FC47DE">
        <w:rPr>
          <w:bCs/>
        </w:rPr>
        <w:t>REDCap</w:t>
      </w:r>
      <w:proofErr w:type="spellEnd"/>
      <w:r w:rsidRPr="00FC47DE">
        <w:rPr>
          <w:bCs/>
        </w:rPr>
        <w:t xml:space="preserve">),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p>
    <w:p w14:paraId="0AFEE7F3" w14:textId="77777777" w:rsidR="00393394" w:rsidRDefault="00393394" w:rsidP="00393394">
      <w:pPr>
        <w:rPr>
          <w:b/>
          <w:bCs/>
        </w:rPr>
      </w:pPr>
    </w:p>
    <w:p w14:paraId="7015120B" w14:textId="4D66A3F6" w:rsidR="00393394" w:rsidRDefault="00393394" w:rsidP="00393394">
      <w:pPr>
        <w:rPr>
          <w:bCs/>
        </w:rPr>
      </w:pPr>
      <w:r>
        <w:rPr>
          <w:b/>
          <w:bCs/>
        </w:rPr>
        <w:t xml:space="preserve">Acknowledgements: </w:t>
      </w:r>
      <w:r>
        <w:rPr>
          <w:bCs/>
        </w:rPr>
        <w:t>None</w:t>
      </w:r>
    </w:p>
    <w:p w14:paraId="75ACFC84" w14:textId="0860403A" w:rsidR="006176F3" w:rsidRDefault="006176F3" w:rsidP="00393394">
      <w:pPr>
        <w:rPr>
          <w:bCs/>
        </w:rPr>
      </w:pPr>
    </w:p>
    <w:p w14:paraId="6F8CB6AD" w14:textId="7FC13455" w:rsidR="006176F3" w:rsidRPr="006176F3" w:rsidRDefault="006176F3" w:rsidP="00393394">
      <w:pPr>
        <w:rPr>
          <w:b/>
          <w:bCs/>
        </w:rPr>
      </w:pPr>
      <w:r>
        <w:rPr>
          <w:b/>
          <w:bCs/>
        </w:rPr>
        <w:t xml:space="preserve">Conflict-of-Interest Disclosure: </w:t>
      </w:r>
      <w:r w:rsidRPr="00D22AB4">
        <w:rPr>
          <w:bCs/>
        </w:rPr>
        <w:t>None</w:t>
      </w:r>
    </w:p>
    <w:p w14:paraId="736215BF" w14:textId="77777777" w:rsidR="00393394" w:rsidRDefault="00393394" w:rsidP="00393394">
      <w:pPr>
        <w:rPr>
          <w:bCs/>
        </w:rPr>
      </w:pPr>
    </w:p>
    <w:p w14:paraId="14E93401" w14:textId="5CDD53D1" w:rsidR="00393394" w:rsidRPr="00E23BC5" w:rsidRDefault="00393394" w:rsidP="00393394">
      <w:pPr>
        <w:rPr>
          <w:b/>
          <w:bCs/>
        </w:rPr>
      </w:pPr>
      <w:r>
        <w:rPr>
          <w:b/>
          <w:bCs/>
        </w:rPr>
        <w:t xml:space="preserve">Figures and table count: </w:t>
      </w:r>
      <w:r w:rsidR="00691060">
        <w:rPr>
          <w:bCs/>
        </w:rPr>
        <w:t>2</w:t>
      </w:r>
      <w:r>
        <w:rPr>
          <w:bCs/>
        </w:rPr>
        <w:t xml:space="preserve"> table</w:t>
      </w:r>
      <w:r w:rsidR="00691060">
        <w:rPr>
          <w:bCs/>
        </w:rPr>
        <w:t>s</w:t>
      </w:r>
      <w:r>
        <w:rPr>
          <w:bCs/>
        </w:rPr>
        <w:t xml:space="preserve">, </w:t>
      </w:r>
      <w:r w:rsidR="00F42EED">
        <w:rPr>
          <w:bCs/>
        </w:rPr>
        <w:t>4</w:t>
      </w:r>
      <w:r>
        <w:rPr>
          <w:bCs/>
        </w:rPr>
        <w:t xml:space="preserve">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65C154C3" w:rsidR="00CF1257" w:rsidRDefault="00CF1257" w:rsidP="0093293D">
      <w:pPr>
        <w:spacing w:line="480" w:lineRule="auto"/>
      </w:pPr>
      <w:r w:rsidRPr="00CF1257">
        <w:rPr>
          <w:u w:val="single"/>
        </w:rPr>
        <w:t>Background</w:t>
      </w:r>
      <w:r>
        <w:t xml:space="preserve">: </w:t>
      </w:r>
      <w:r w:rsidR="00023F68">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rsidR="00023F68">
        <w:t>is</w:t>
      </w:r>
      <w:r w:rsidR="00EA3594">
        <w:t xml:space="preserve"> </w:t>
      </w:r>
      <w:r w:rsidR="004326F0">
        <w:t>a</w:t>
      </w:r>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0690C45E" w:rsidR="00CF1257" w:rsidRDefault="00CF1257" w:rsidP="004326F0">
      <w:pPr>
        <w:spacing w:line="480" w:lineRule="auto"/>
      </w:pPr>
      <w:r w:rsidRPr="00CF1257">
        <w:rPr>
          <w:u w:val="single"/>
        </w:rPr>
        <w:t>Methods</w:t>
      </w:r>
      <w:r>
        <w:t xml:space="preserve">: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p>
    <w:p w14:paraId="4965733E" w14:textId="6298B6D1"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p>
    <w:p w14:paraId="4CED4AE4" w14:textId="7DA2B5EE"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648371F8"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WzFdPC9EaXNwbGF5VGV4dD48cmVjb3JkPjxyZWMt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</w:fldData>
        </w:fldChar>
      </w:r>
      <w:r w:rsidR="00073A40">
        <w:instrText xml:space="preserve"> ADDIN EN.CITE </w:instrText>
      </w:r>
      <w:r w:rsidR="00073A40">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WzFdPC9EaXNwbGF5VGV4dD48cmVjb3JkPjxyZWMt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</w:fldData>
        </w:fldChar>
      </w:r>
      <w:r w:rsidR="00073A40">
        <w:instrText xml:space="preserve"> ADDIN EN.CITE.DATA </w:instrText>
      </w:r>
      <w:r w:rsidR="00073A40">
        <w:fldChar w:fldCharType="end"/>
      </w:r>
      <w:r w:rsidR="0093079B">
        <w:fldChar w:fldCharType="separate"/>
      </w:r>
      <w:r w:rsidR="00C81B94">
        <w:rPr>
          <w:noProof/>
        </w:rPr>
        <w:t>[1]</w:t>
      </w:r>
      <w:r w:rsidR="0093079B">
        <w:fldChar w:fldCharType="end"/>
      </w:r>
      <w:r w:rsidR="001613DF">
        <w:t xml:space="preserve"> </w:t>
      </w:r>
      <w:r w:rsidR="0069322C">
        <w:t>With recent reports detailing the benefits of CGM time in range metrics as predictive of long-term vascular outcomes</w:t>
      </w:r>
      <w:r w:rsidR="00334C37">
        <w:fldChar w:fldCharType="begin"/>
      </w:r>
      <w:r w:rsidR="00073A40">
        <w:instrText xml:space="preserve"> ADDIN EN.CITE &lt;EndNote&gt;&lt;Cite&gt;&lt;Author&gt;Beck&lt;/Author&gt;&lt;Year&gt;2018&lt;/Year&gt;&lt;RecNum&gt;16&lt;/RecNum&gt;&lt;IDText&gt;Validation of Time in Range as an Outcome Measure for Diabetes Clinical Trials&lt;/IDText&gt;&lt;DisplayText&gt;[2]&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334C37">
        <w:fldChar w:fldCharType="separate"/>
      </w:r>
      <w:r w:rsidR="00C81B94">
        <w:rPr>
          <w:noProof/>
        </w:rPr>
        <w:t>[2]</w:t>
      </w:r>
      <w:r w:rsidR="00334C37">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 </w:t>
      </w:r>
      <w:r w:rsidR="007222E2">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 </w:instrText>
      </w:r>
      <w:r w:rsidR="00073A40">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DATA </w:instrText>
      </w:r>
      <w:r w:rsidR="00073A40">
        <w:fldChar w:fldCharType="end"/>
      </w:r>
      <w:r w:rsidR="007222E2">
        <w:fldChar w:fldCharType="separate"/>
      </w:r>
      <w:r w:rsidR="00C81B94">
        <w:rPr>
          <w:noProof/>
        </w:rPr>
        <w:t>[3]</w:t>
      </w:r>
      <w:r w:rsidR="007222E2">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073A40">
        <w:instrText xml:space="preserve"> ADDIN EN.CITE &lt;EndNote&gt;&lt;Cite&gt;&lt;Author&gt;Hernandez&lt;/Author&gt;&lt;Year&gt;2013&lt;/Year&gt;&lt;RecNum&gt;0&lt;/RecNum&gt;&lt;IDText&gt;A Standard Approach to Continuous Glucose Monitor Data in Pregnancy for the Study of Fetal Growth and Infant Outcomes&lt;/IDText&gt;&lt;DisplayText&gt;[4]&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C81B94">
        <w:rPr>
          <w:noProof/>
        </w:rPr>
        <w:t>[4]</w:t>
      </w:r>
      <w:r w:rsidR="00A0324A">
        <w:fldChar w:fldCharType="end"/>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4F60FE17"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871C28">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WzVdPC9EaXNwbGF5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</w:fldData>
        </w:fldChar>
      </w:r>
      <w:r w:rsidR="00073A40">
        <w:instrText xml:space="preserve"> ADDIN EN.CITE </w:instrText>
      </w:r>
      <w:r w:rsidR="00073A40">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WzVdPC9EaXNwbGF5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</w:fldData>
        </w:fldChar>
      </w:r>
      <w:r w:rsidR="00073A40">
        <w:instrText xml:space="preserve"> ADDIN EN.CITE.DATA </w:instrText>
      </w:r>
      <w:r w:rsidR="00073A40">
        <w:fldChar w:fldCharType="end"/>
      </w:r>
      <w:r w:rsidR="00871C28">
        <w:fldChar w:fldCharType="separate"/>
      </w:r>
      <w:r w:rsidR="00C81B94">
        <w:rPr>
          <w:noProof/>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matches other calculations of mean amplitude of glycemic excursion (MAGE)</w:t>
      </w:r>
      <w:r w:rsidR="008B0F78">
        <w:t>,</w:t>
      </w:r>
      <w:r w:rsidR="00F413DF">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WzZdPC9EaXNwbGF5VGV4dD48cmVjb3JkPjxyZWMtbnVt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</w:fldData>
        </w:fldChar>
      </w:r>
      <w:r w:rsidR="00073A40">
        <w:instrText xml:space="preserve"> ADDIN EN.CITE </w:instrText>
      </w:r>
      <w:r w:rsidR="00073A40">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WzZdPC9EaXNwbGF5VGV4dD48cmVjb3JkPjxyZWMtbnVt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</w:fldData>
        </w:fldChar>
      </w:r>
      <w:r w:rsidR="00073A40">
        <w:instrText xml:space="preserve"> ADDIN EN.CITE.DATA </w:instrText>
      </w:r>
      <w:r w:rsidR="00073A40">
        <w:fldChar w:fldCharType="end"/>
      </w:r>
      <w:r w:rsidR="00F413DF">
        <w:fldChar w:fldCharType="separate"/>
      </w:r>
      <w:r w:rsidR="00C81B94">
        <w:rPr>
          <w:noProof/>
        </w:rPr>
        <w:t>[6]</w:t>
      </w:r>
      <w:r w:rsidR="00F413DF">
        <w:fldChar w:fldCharType="end"/>
      </w:r>
      <w:r w:rsidR="0078669E">
        <w:t xml:space="preserve"> and it does not </w:t>
      </w:r>
      <w:r w:rsidR="008C71B9">
        <w:t>permit the</w:t>
      </w:r>
      <w:r w:rsidR="00F83B12">
        <w:t xml:space="preserve"> </w:t>
      </w:r>
      <w:r w:rsidR="007C2915">
        <w:t xml:space="preserve">various definitions of a </w:t>
      </w:r>
      <w:r w:rsidR="007C2915">
        <w:lastRenderedPageBreak/>
        <w:t xml:space="preserve">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p>
    <w:p w14:paraId="74167B8A" w14:textId="49DD2F66"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9" w:history="1">
        <w:r w:rsidR="005F6444" w:rsidRPr="00CA0630">
          <w:rPr>
            <w:rStyle w:val="Hyperlink"/>
          </w:rPr>
          <w:t>www.diasend.com</w:t>
        </w:r>
      </w:hyperlink>
      <w:r w:rsidR="00C34F29">
        <w:t xml:space="preserve">), </w:t>
      </w:r>
      <w:r w:rsidR="00454240">
        <w:t>Dexcom (</w:t>
      </w:r>
      <w:hyperlink r:id="rId10" w:history="1">
        <w:r w:rsidR="00BC4410" w:rsidRPr="00CA0630">
          <w:rPr>
            <w:rStyle w:val="Hyperlink"/>
          </w:rPr>
          <w:t>www.dexcom.com</w:t>
        </w:r>
      </w:hyperlink>
      <w:r w:rsidR="00454240">
        <w:t>), iPro 2 (</w:t>
      </w:r>
      <w:hyperlink r:id="rId11"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2"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and t</w:t>
      </w:r>
      <w:r w:rsidR="007B73DE">
        <w:t>he source code can be found at</w:t>
      </w:r>
      <w:r w:rsidR="007566BD">
        <w:t xml:space="preserve"> </w:t>
      </w:r>
      <w:hyperlink r:id="rId14"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r>
        <w:rPr>
          <w:u w:val="single"/>
        </w:rPr>
        <w:t>Summary Measures of Glycemia</w:t>
      </w:r>
    </w:p>
    <w:p w14:paraId="5A6EFF2D" w14:textId="374C364F"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687752">
        <w:fldChar w:fldCharType="begin">
          <w:fldData xml:space="preserve">PEVuZE5vdGU+PENpdGU+PEF1dGhvcj5EYW5uZTwvQXV0aG9yPjxZZWFyPjIwMTc8L1llYXI+PFJl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</w:fldData>
        </w:fldChar>
      </w:r>
      <w:r w:rsidR="00073A40">
        <w:instrText xml:space="preserve"> ADDIN EN.CITE </w:instrText>
      </w:r>
      <w:r w:rsidR="00073A40">
        <w:fldChar w:fldCharType="begin">
          <w:fldData xml:space="preserve">PEVuZE5vdGU+PENpdGU+PEF1dGhvcj5EYW5uZTwvQXV0aG9yPjxZZWFyPjIwMTc8L1llYXI+PFJl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</w:fldData>
        </w:fldChar>
      </w:r>
      <w:r w:rsidR="00073A40">
        <w:instrText xml:space="preserve"> ADDIN EN.CITE.DATA </w:instrText>
      </w:r>
      <w:r w:rsidR="00073A40">
        <w:fldChar w:fldCharType="end"/>
      </w:r>
      <w:r w:rsidR="00687752">
        <w:fldChar w:fldCharType="separate"/>
      </w:r>
      <w:r w:rsidR="00C81B94">
        <w:rPr>
          <w:noProof/>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733ADF">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 </w:instrText>
      </w:r>
      <w:r w:rsidR="00073A40">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DATA </w:instrText>
      </w:r>
      <w:r w:rsidR="00073A40">
        <w:fldChar w:fldCharType="end"/>
      </w:r>
      <w:r w:rsidR="00733ADF">
        <w:fldChar w:fldCharType="separate"/>
      </w:r>
      <w:r w:rsidR="00C81B94">
        <w:rPr>
          <w:noProof/>
        </w:rPr>
        <w:t>[3]</w:t>
      </w:r>
      <w:r w:rsidR="00733ADF">
        <w:fldChar w:fldCharType="end"/>
      </w:r>
      <w:r w:rsidR="002F6F8A">
        <w:t>, time in range</w:t>
      </w:r>
      <w:r w:rsidR="00733ADF">
        <w:fldChar w:fldCharType="begin"/>
      </w:r>
      <w:r w:rsidR="00073A40">
        <w:instrText xml:space="preserve"> ADDIN EN.CITE &lt;EndNote&gt;&lt;Cite&gt;&lt;Author&gt;Beck&lt;/Author&gt;&lt;Year&gt;2018&lt;/Year&gt;&lt;RecNum&gt;16&lt;/RecNum&gt;&lt;IDText&gt;Validation of Time in Range as an Outcome Measure for Diabetes Clinical Trials&lt;/IDText&gt;&lt;DisplayText&gt;[2]&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733ADF">
        <w:fldChar w:fldCharType="separate"/>
      </w:r>
      <w:r w:rsidR="00C81B94">
        <w:rPr>
          <w:noProof/>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5bOF08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</w:fldData>
        </w:fldChar>
      </w:r>
      <w:r w:rsidR="00073A40">
        <w:instrText xml:space="preserve"> ADDIN EN.CITE </w:instrText>
      </w:r>
      <w:r w:rsidR="00073A40">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5bOF08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</w:fldData>
        </w:fldChar>
      </w:r>
      <w:r w:rsidR="00073A40">
        <w:instrText xml:space="preserve"> ADDIN EN.CITE.DATA </w:instrText>
      </w:r>
      <w:r w:rsidR="00073A40">
        <w:fldChar w:fldCharType="end"/>
      </w:r>
      <w:r w:rsidR="00733ADF">
        <w:fldChar w:fldCharType="separate"/>
      </w:r>
      <w:r w:rsidR="00C81B94">
        <w:rPr>
          <w:noProof/>
        </w:rPr>
        <w:t>[8]</w:t>
      </w:r>
      <w:r w:rsidR="00733ADF">
        <w:fldChar w:fldCharType="end"/>
      </w:r>
      <w:r w:rsidR="00F17DC0">
        <w:t xml:space="preserve"> </w:t>
      </w:r>
      <w:r w:rsidR="0091422C">
        <w:t>A</w:t>
      </w:r>
      <w:r w:rsidR="00C430BE">
        <w:t xml:space="preserve">n easy method </w:t>
      </w:r>
      <w:r w:rsidR="00C430BE">
        <w:lastRenderedPageBreak/>
        <w:t>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037EC8CE"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733ADF">
        <w:fldChar w:fldCharType="begin"/>
      </w:r>
      <w:r w:rsidR="00073A40">
        <w:instrText xml:space="preserve"> ADDIN EN.CITE &lt;EndNote&gt;&lt;Cite&gt;&lt;Author&gt;Baghurst&lt;/Author&gt;&lt;Year&gt;2011&lt;/Year&gt;&lt;RecNum&gt;27&lt;/RecNum&gt;&lt;IDText&gt;Calculating the mean amplitude of glycemic excursion from continuous glucose monitoring data: an automated algorithm&lt;/IDText&gt;&lt;DisplayText&gt;[9]&lt;/DisplayText&gt;&lt;record&gt;&lt;rec-number&gt;27&lt;/rec-number&gt;&lt;foreign-keys&gt;&lt;key app="EN" db-id="ew5deazr829xa7eftdk5xedaw2fxvztpeedf" timestamp="1548479246" guid="86a3aa93-eb83-4f06-bd0b-2d5fb4ba2ab3"&gt;27&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733ADF">
        <w:fldChar w:fldCharType="separate"/>
      </w:r>
      <w:r w:rsidR="00C81B94">
        <w:rPr>
          <w:noProof/>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1E86FE7C"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733ADF">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5bMTBdPC9EaXNwbGF5VGV4dD48cmVjb3JkPjxyZWMt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</w:fldData>
        </w:fldChar>
      </w:r>
      <w:r w:rsidR="00073A40">
        <w:instrText xml:space="preserve"> ADDIN EN.CITE </w:instrText>
      </w:r>
      <w:r w:rsidR="00073A40">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5bMTBdPC9EaXNwbGF5VGV4dD48cmVjb3JkPjxyZWMt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</w:fldData>
        </w:fldChar>
      </w:r>
      <w:r w:rsidR="00073A40">
        <w:instrText xml:space="preserve"> ADDIN EN.CITE.DATA </w:instrText>
      </w:r>
      <w:r w:rsidR="00073A40">
        <w:fldChar w:fldCharType="end"/>
      </w:r>
      <w:r w:rsidR="00733ADF">
        <w:fldChar w:fldCharType="separate"/>
      </w:r>
      <w:r w:rsidR="00C81B94">
        <w:rPr>
          <w:noProof/>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Default="001A495F" w:rsidP="00160792">
      <w:pPr>
        <w:spacing w:line="480" w:lineRule="auto"/>
        <w:rPr>
          <w:u w:val="single"/>
        </w:rPr>
      </w:pPr>
      <w:r w:rsidRPr="00825E36">
        <w:rPr>
          <w:u w:val="single"/>
        </w:rPr>
        <w:t xml:space="preserve">Comparison of </w:t>
      </w:r>
      <w:proofErr w:type="spellStart"/>
      <w:r w:rsidRPr="00825E36">
        <w:rPr>
          <w:u w:val="single"/>
        </w:rPr>
        <w:t>cgmanalysis</w:t>
      </w:r>
      <w:proofErr w:type="spellEnd"/>
      <w:r w:rsidRPr="00825E36">
        <w:rPr>
          <w:u w:val="single"/>
        </w:rPr>
        <w:t xml:space="preserve"> package and proprietary software</w:t>
      </w:r>
    </w:p>
    <w:p w14:paraId="355638FB" w14:textId="5523A998" w:rsidR="001A495F" w:rsidRDefault="00DB6F6F" w:rsidP="00160792">
      <w:pPr>
        <w:spacing w:line="480" w:lineRule="auto"/>
      </w:pPr>
      <w:r w:rsidRPr="00807CBE">
        <w:lastRenderedPageBreak/>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77C9A35A" w:rsidR="00160792" w:rsidRPr="00825E36" w:rsidRDefault="00D90563" w:rsidP="00160792">
      <w:pPr>
        <w:spacing w:line="480" w:lineRule="auto"/>
        <w:rPr>
          <w:b/>
        </w:rPr>
      </w:pPr>
      <w:r>
        <w:rPr>
          <w:b/>
          <w:u w:val="single"/>
        </w:rPr>
        <w:t>Case Examples</w:t>
      </w:r>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77D0F9C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149D1817" w14:textId="620E27A8" w:rsidR="00E23F5C" w:rsidRPr="007638BD" w:rsidRDefault="00E23F5C" w:rsidP="00562E02">
      <w:pPr>
        <w:spacing w:line="480" w:lineRule="auto"/>
        <w:ind w:firstLine="720"/>
      </w:pPr>
      <w:r w:rsidRPr="00771A4F">
        <w:rPr>
          <w:b/>
        </w:rPr>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xml:space="preserve">, </w:t>
      </w:r>
      <w:r w:rsidR="001C1C37">
        <w:lastRenderedPageBreak/>
        <w:t>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268056F1" w14:textId="468CE634" w:rsidR="00577DEF" w:rsidRDefault="00A711AA" w:rsidP="00485743">
      <w:pPr>
        <w:spacing w:after="160" w:line="259" w:lineRule="auto"/>
      </w:pPr>
      <w:r>
        <w:br w:type="page"/>
      </w:r>
    </w:p>
    <w:p w14:paraId="293A0F65" w14:textId="77777777" w:rsidR="00073A40" w:rsidRPr="00073A40" w:rsidRDefault="00A0324A" w:rsidP="00073A40">
      <w:pPr>
        <w:pStyle w:val="EndNoteBibliography"/>
        <w:ind w:left="720" w:hanging="720"/>
      </w:pPr>
      <w:r>
        <w:lastRenderedPageBreak/>
        <w:fldChar w:fldCharType="begin"/>
      </w:r>
      <w:r>
        <w:instrText xml:space="preserve"> ADDIN EN.REFLIST </w:instrText>
      </w:r>
      <w:r>
        <w:fldChar w:fldCharType="separate"/>
      </w:r>
      <w:r w:rsidR="00073A40" w:rsidRPr="00073A40">
        <w:t>1.</w:t>
      </w:r>
      <w:r w:rsidR="00073A40" w:rsidRPr="00073A40">
        <w:tab/>
        <w:t xml:space="preserve">DeSalvo, D.J., et al., </w:t>
      </w:r>
      <w:r w:rsidR="00073A40" w:rsidRPr="00073A40">
        <w:rPr>
          <w:i/>
        </w:rPr>
        <w:t>Continuous glucose monitoring and glycemic control among youth with type 1 diabetes: International comparison from the T1D Exchange and DPV Initiative.</w:t>
      </w:r>
      <w:r w:rsidR="00073A40" w:rsidRPr="00073A40">
        <w:t xml:space="preserve"> Pediatr Diabetes, 2018. </w:t>
      </w:r>
      <w:r w:rsidR="00073A40" w:rsidRPr="00073A40">
        <w:rPr>
          <w:b/>
        </w:rPr>
        <w:t>19</w:t>
      </w:r>
      <w:r w:rsidR="00073A40" w:rsidRPr="00073A40">
        <w:t>(7): p. 1271-1275.</w:t>
      </w:r>
    </w:p>
    <w:p w14:paraId="72A77415" w14:textId="77777777" w:rsidR="00073A40" w:rsidRPr="00073A40" w:rsidRDefault="00073A40" w:rsidP="00073A40">
      <w:pPr>
        <w:pStyle w:val="EndNoteBibliography"/>
        <w:ind w:left="720" w:hanging="720"/>
      </w:pPr>
      <w:r w:rsidRPr="00073A40">
        <w:t>2.</w:t>
      </w:r>
      <w:r w:rsidRPr="00073A40">
        <w:tab/>
        <w:t xml:space="preserve">Beck, R.W., et al., </w:t>
      </w:r>
      <w:r w:rsidRPr="00073A40">
        <w:rPr>
          <w:i/>
        </w:rPr>
        <w:t>Validation of Time in Range as an Outcome Measure for Diabetes Clinical Trials.</w:t>
      </w:r>
      <w:r w:rsidRPr="00073A40">
        <w:t xml:space="preserve"> Diabetes Care, 2018.</w:t>
      </w:r>
    </w:p>
    <w:p w14:paraId="3FB8DC40" w14:textId="77777777" w:rsidR="00073A40" w:rsidRPr="00073A40" w:rsidRDefault="00073A40" w:rsidP="00073A40">
      <w:pPr>
        <w:pStyle w:val="EndNoteBibliography"/>
        <w:ind w:left="720" w:hanging="720"/>
      </w:pPr>
      <w:r w:rsidRPr="00073A40">
        <w:t>3.</w:t>
      </w:r>
      <w:r w:rsidRPr="00073A40">
        <w:tab/>
        <w:t xml:space="preserve">Bergenstal, R.M., et al., </w:t>
      </w:r>
      <w:r w:rsidRPr="00073A40">
        <w:rPr>
          <w:i/>
        </w:rPr>
        <w:t>Glucose Management Indicator (GMI): A New Term for Estimating A1C From Continuous Glucose Monitoring.</w:t>
      </w:r>
      <w:r w:rsidRPr="00073A40">
        <w:t xml:space="preserve"> Diabetes Care, 2018. </w:t>
      </w:r>
      <w:r w:rsidRPr="00073A40">
        <w:rPr>
          <w:b/>
        </w:rPr>
        <w:t>41</w:t>
      </w:r>
      <w:r w:rsidRPr="00073A40">
        <w:t>(11): p. 2275-2280.</w:t>
      </w:r>
    </w:p>
    <w:p w14:paraId="6B54E6A2" w14:textId="77777777" w:rsidR="00073A40" w:rsidRPr="00073A40" w:rsidRDefault="00073A40" w:rsidP="00073A40">
      <w:pPr>
        <w:pStyle w:val="EndNoteBibliography"/>
        <w:ind w:left="720" w:hanging="720"/>
      </w:pPr>
      <w:r w:rsidRPr="00073A40">
        <w:t>4.</w:t>
      </w:r>
      <w:r w:rsidRPr="00073A40">
        <w:tab/>
        <w:t xml:space="preserve">Hernandez, T.L. and L.A. Barbour, </w:t>
      </w:r>
      <w:r w:rsidRPr="00073A40">
        <w:rPr>
          <w:i/>
        </w:rPr>
        <w:t>A Standard Approach to Continuous Glucose Monitor Data in Pregnancy for the Study of Fetal Growth and Infant Outcomes.</w:t>
      </w:r>
      <w:r w:rsidRPr="00073A40">
        <w:t xml:space="preserve"> Diabetes Technology &amp; Therapeutics, 2013. </w:t>
      </w:r>
      <w:r w:rsidRPr="00073A40">
        <w:rPr>
          <w:b/>
        </w:rPr>
        <w:t>15</w:t>
      </w:r>
      <w:r w:rsidRPr="00073A40">
        <w:t>(2): p. 172-179.</w:t>
      </w:r>
    </w:p>
    <w:p w14:paraId="42D6DC49" w14:textId="77777777" w:rsidR="00073A40" w:rsidRPr="00073A40" w:rsidRDefault="00073A40" w:rsidP="00073A40">
      <w:pPr>
        <w:pStyle w:val="EndNoteBibliography"/>
        <w:ind w:left="720" w:hanging="720"/>
      </w:pPr>
      <w:r w:rsidRPr="00073A40">
        <w:t>5.</w:t>
      </w:r>
      <w:r w:rsidRPr="00073A40">
        <w:tab/>
        <w:t xml:space="preserve">Hill, N.R., et al., </w:t>
      </w:r>
      <w:r w:rsidRPr="00073A40">
        <w:rPr>
          <w:i/>
        </w:rPr>
        <w:t>Normal reference range for mean tissue glucose and glycemic variability derived from continuous glucose monitoring for subjects without diabetes in different ethnic groups.</w:t>
      </w:r>
      <w:r w:rsidRPr="00073A40">
        <w:t xml:space="preserve"> Diabetes Technol Ther, 2011. </w:t>
      </w:r>
      <w:r w:rsidRPr="00073A40">
        <w:rPr>
          <w:b/>
        </w:rPr>
        <w:t>13</w:t>
      </w:r>
      <w:r w:rsidRPr="00073A40">
        <w:t>(9): p. 921-8.</w:t>
      </w:r>
    </w:p>
    <w:p w14:paraId="3B9101E3" w14:textId="77777777" w:rsidR="00073A40" w:rsidRPr="00073A40" w:rsidRDefault="00073A40" w:rsidP="00073A40">
      <w:pPr>
        <w:pStyle w:val="EndNoteBibliography"/>
        <w:ind w:left="720" w:hanging="720"/>
      </w:pPr>
      <w:r w:rsidRPr="00073A40">
        <w:t>6.</w:t>
      </w:r>
      <w:r w:rsidRPr="00073A40">
        <w:tab/>
        <w:t xml:space="preserve">Sechterberger, M.K., Y.M. Luijf, and J.H. Devries, </w:t>
      </w:r>
      <w:r w:rsidRPr="00073A40">
        <w:rPr>
          <w:i/>
        </w:rPr>
        <w:t>Poor agreement of computerized calculators for mean amplitude of glycemic excursions.</w:t>
      </w:r>
      <w:r w:rsidRPr="00073A40">
        <w:t xml:space="preserve"> Diabetes Technol Ther, 2014. </w:t>
      </w:r>
      <w:r w:rsidRPr="00073A40">
        <w:rPr>
          <w:b/>
        </w:rPr>
        <w:t>16</w:t>
      </w:r>
      <w:r w:rsidRPr="00073A40">
        <w:t>(2): p. 72-5.</w:t>
      </w:r>
    </w:p>
    <w:p w14:paraId="2E7D23FB" w14:textId="77777777" w:rsidR="00073A40" w:rsidRPr="00073A40" w:rsidRDefault="00073A40" w:rsidP="00073A40">
      <w:pPr>
        <w:pStyle w:val="EndNoteBibliography"/>
        <w:ind w:left="720" w:hanging="720"/>
      </w:pPr>
      <w:r w:rsidRPr="00073A40">
        <w:t>7.</w:t>
      </w:r>
      <w:r w:rsidRPr="00073A40">
        <w:tab/>
        <w:t xml:space="preserve">Danne, T., et al., </w:t>
      </w:r>
      <w:r w:rsidRPr="00073A40">
        <w:rPr>
          <w:i/>
        </w:rPr>
        <w:t>International Consensus on Use of Continuous Glucose Monitoring.</w:t>
      </w:r>
      <w:r w:rsidRPr="00073A40">
        <w:t xml:space="preserve"> Diabetes Care, 2017. </w:t>
      </w:r>
      <w:r w:rsidRPr="00073A40">
        <w:rPr>
          <w:b/>
        </w:rPr>
        <w:t>40</w:t>
      </w:r>
      <w:r w:rsidRPr="00073A40">
        <w:t>(12): p. 1631-1640.</w:t>
      </w:r>
    </w:p>
    <w:p w14:paraId="754ABCB8" w14:textId="77777777" w:rsidR="00073A40" w:rsidRPr="00073A40" w:rsidRDefault="00073A40" w:rsidP="00073A40">
      <w:pPr>
        <w:pStyle w:val="EndNoteBibliography"/>
        <w:ind w:left="720" w:hanging="720"/>
      </w:pPr>
      <w:r w:rsidRPr="00073A40">
        <w:t>8.</w:t>
      </w:r>
      <w:r w:rsidRPr="00073A40">
        <w:tab/>
        <w:t xml:space="preserve">Hernandez, T.L. and L.A. Barbour, </w:t>
      </w:r>
      <w:r w:rsidRPr="00073A40">
        <w:rPr>
          <w:i/>
        </w:rPr>
        <w:t>A standard approach to continuous glucose monitor data in pregnancy for the study of fetal growth and infant outcomes.</w:t>
      </w:r>
      <w:r w:rsidRPr="00073A40">
        <w:t xml:space="preserve"> Diabetes Technol Ther, 2013. </w:t>
      </w:r>
      <w:r w:rsidRPr="00073A40">
        <w:rPr>
          <w:b/>
        </w:rPr>
        <w:t>15</w:t>
      </w:r>
      <w:r w:rsidRPr="00073A40">
        <w:t>(2): p. 172-9.</w:t>
      </w:r>
    </w:p>
    <w:p w14:paraId="14D10A71" w14:textId="77777777" w:rsidR="00073A40" w:rsidRPr="00073A40" w:rsidRDefault="00073A40" w:rsidP="00073A40">
      <w:pPr>
        <w:pStyle w:val="EndNoteBibliography"/>
        <w:ind w:left="720" w:hanging="720"/>
      </w:pPr>
      <w:r w:rsidRPr="00073A40">
        <w:t>9.</w:t>
      </w:r>
      <w:r w:rsidRPr="00073A40">
        <w:tab/>
        <w:t xml:space="preserve">Baghurst, P.A., </w:t>
      </w:r>
      <w:r w:rsidRPr="00073A40">
        <w:rPr>
          <w:i/>
        </w:rPr>
        <w:t>Calculating the mean amplitude of glycemic excursion from continuous glucose monitoring data: an automated algorithm.</w:t>
      </w:r>
      <w:r w:rsidRPr="00073A40">
        <w:t xml:space="preserve"> Diabetes Technol Ther, 2011. </w:t>
      </w:r>
      <w:r w:rsidRPr="00073A40">
        <w:rPr>
          <w:b/>
        </w:rPr>
        <w:t>13</w:t>
      </w:r>
      <w:r w:rsidRPr="00073A40">
        <w:t>(3): p. 296-302.</w:t>
      </w:r>
    </w:p>
    <w:p w14:paraId="0D786E8A" w14:textId="77777777" w:rsidR="00073A40" w:rsidRPr="00073A40" w:rsidRDefault="00073A40" w:rsidP="00073A40">
      <w:pPr>
        <w:pStyle w:val="EndNoteBibliography"/>
        <w:ind w:left="720" w:hanging="720"/>
      </w:pPr>
      <w:r w:rsidRPr="00073A40">
        <w:t>10.</w:t>
      </w:r>
      <w:r w:rsidRPr="00073A40">
        <w:tab/>
        <w:t xml:space="preserve">Harris, P.A., et al., </w:t>
      </w:r>
      <w:r w:rsidRPr="00073A40">
        <w:rPr>
          <w:i/>
        </w:rPr>
        <w:t>Research electronic data capture (REDCap)--a metadata-driven methodology and workflow process for providing translational research informatics support.</w:t>
      </w:r>
      <w:r w:rsidRPr="00073A40">
        <w:t xml:space="preserve"> J Biomed Inform, 2009. </w:t>
      </w:r>
      <w:r w:rsidRPr="00073A40">
        <w:rPr>
          <w:b/>
        </w:rPr>
        <w:t>42</w:t>
      </w:r>
      <w:r w:rsidRPr="00073A40">
        <w:t>(2): p. 377-81.</w:t>
      </w:r>
    </w:p>
    <w:p w14:paraId="4CD6546E" w14:textId="7A626E52"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11A0B" w14:textId="77777777" w:rsidR="005833F7" w:rsidRDefault="005833F7">
      <w:r>
        <w:separator/>
      </w:r>
    </w:p>
  </w:endnote>
  <w:endnote w:type="continuationSeparator" w:id="0">
    <w:p w14:paraId="1E655CF7" w14:textId="77777777" w:rsidR="005833F7" w:rsidRDefault="00583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CD4AAF" w14:textId="77777777" w:rsidR="005833F7" w:rsidRDefault="005833F7">
      <w:r>
        <w:separator/>
      </w:r>
    </w:p>
  </w:footnote>
  <w:footnote w:type="continuationSeparator" w:id="0">
    <w:p w14:paraId="7D3C9D53" w14:textId="77777777" w:rsidR="005833F7" w:rsidRDefault="005833F7">
      <w:r>
        <w:continuationSeparator/>
      </w:r>
    </w:p>
  </w:footnote>
  <w:footnote w:id="1">
    <w:p w14:paraId="2B319F45" w14:textId="0BC8490F" w:rsidR="00C10B2C" w:rsidRDefault="00C10B2C">
      <w:pPr>
        <w:pStyle w:val="FootnoteText"/>
      </w:pPr>
      <w:r>
        <w:rPr>
          <w:rStyle w:val="FootnoteReference"/>
        </w:rPr>
        <w:footnoteRef/>
      </w:r>
      <w:r>
        <w:t xml:space="preserve"> </w:t>
      </w:r>
      <w:r>
        <w:rPr>
          <w:rFonts w:asciiTheme="majorHAnsi" w:hAnsiTheme="majorHAnsi" w:cstheme="minorHAnsi"/>
          <w:sz w:val="22"/>
          <w:szCs w:val="22"/>
        </w:rPr>
        <w:t>P</w:t>
      </w:r>
      <w:r>
        <w:rPr>
          <w:rFonts w:asciiTheme="majorHAnsi" w:hAnsiTheme="majorHAnsi" w:cstheme="minorHAnsi"/>
          <w:sz w:val="22"/>
          <w:szCs w:val="22"/>
        </w:rPr>
        <w:t xml:space="preserve">resented at the 2019 </w:t>
      </w:r>
      <w:r w:rsidRPr="00FD54B1">
        <w:rPr>
          <w:rFonts w:asciiTheme="majorHAnsi" w:hAnsiTheme="majorHAnsi" w:cstheme="minorHAnsi"/>
          <w:sz w:val="22"/>
          <w:szCs w:val="22"/>
        </w:rPr>
        <w:t xml:space="preserve">Advanced Technologies &amp; Treatments for Diabetes </w:t>
      </w:r>
      <w:r>
        <w:rPr>
          <w:rFonts w:asciiTheme="majorHAnsi" w:hAnsiTheme="majorHAnsi" w:cstheme="minorHAnsi"/>
          <w:sz w:val="22"/>
          <w:szCs w:val="22"/>
        </w:rPr>
        <w:t>(ATTD) conference</w:t>
      </w:r>
      <w:r>
        <w:rPr>
          <w:rFonts w:asciiTheme="majorHAnsi" w:hAnsiTheme="majorHAnsi" w:cstheme="minorHAnsi"/>
          <w:sz w:val="22"/>
          <w:szCs w:val="22"/>
        </w:rPr>
        <w:t>.</w:t>
      </w:r>
      <w:bookmarkStart w:id="0" w:name="_GoBack"/>
      <w:bookmarkEnd w:id="0"/>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w5deazr829xa7eftdk5xedaw2fxvztpeedf&quot;&gt;My EndNote Library&lt;record-ids&gt;&lt;item&gt;14&lt;/item&gt;&lt;item&gt;16&lt;/item&gt;&lt;item&gt;17&lt;/item&gt;&lt;item&gt;18&lt;/item&gt;&lt;item&gt;22&lt;/item&gt;&lt;item&gt;24&lt;/item&gt;&lt;item&gt;25&lt;/item&gt;&lt;item&gt;27&lt;/item&gt;&lt;item&gt;29&lt;/item&gt;&lt;/record-ids&gt;&lt;/item&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73A40"/>
    <w:rsid w:val="00083471"/>
    <w:rsid w:val="00084992"/>
    <w:rsid w:val="000861A9"/>
    <w:rsid w:val="000925D1"/>
    <w:rsid w:val="000A4489"/>
    <w:rsid w:val="000A6706"/>
    <w:rsid w:val="000A7039"/>
    <w:rsid w:val="000B0050"/>
    <w:rsid w:val="000B3B9E"/>
    <w:rsid w:val="000B49BE"/>
    <w:rsid w:val="000C04CE"/>
    <w:rsid w:val="000C2FBD"/>
    <w:rsid w:val="000C706C"/>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0B17"/>
    <w:rsid w:val="00262A92"/>
    <w:rsid w:val="00263669"/>
    <w:rsid w:val="00266B62"/>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6477"/>
    <w:rsid w:val="004A71BF"/>
    <w:rsid w:val="004A7FD5"/>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33F7"/>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B2C"/>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thy.vigers@ucdenver.edug" TargetMode="External"/><Relationship Id="rId13" Type="http://schemas.openxmlformats.org/officeDocument/2006/relationships/hyperlink" Target="http://www.medtronicdiabetes.com/products/carelink-personal-diabetes-softwar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5" Type="http://schemas.openxmlformats.org/officeDocument/2006/relationships/webSettings" Target="webSettings.xml"/><Relationship Id="rId15" Type="http://schemas.openxmlformats.org/officeDocument/2006/relationships/hyperlink" Target="http://www.agpreport.org" TargetMode="External"/><Relationship Id="rId10" Type="http://schemas.openxmlformats.org/officeDocument/2006/relationships/hyperlink" Target="http://www.dexcom.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46230-EDF4-C949-ACDC-7104E42E1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Pages>
  <Words>3539</Words>
  <Characters>2017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24</cp:revision>
  <dcterms:created xsi:type="dcterms:W3CDTF">2019-02-01T17:56:00Z</dcterms:created>
  <dcterms:modified xsi:type="dcterms:W3CDTF">2019-02-01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